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r w:rsidRPr="0010075F">
        <w:t xml:space="preserve">Kapur,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22D5456"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8257962"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2360BE">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730C9681" w:rsidR="00B10712" w:rsidRDefault="00F07D97" w:rsidP="00560355">
      <w:pPr>
        <w:spacing w:before="240" w:after="0" w:line="276" w:lineRule="auto"/>
      </w:pPr>
      <w:r>
        <w:t>T</w:t>
      </w:r>
      <w:r w:rsidR="00231872">
        <w:t xml:space="preserve">he method </w:t>
      </w:r>
      <w:r w:rsidR="00DB1412">
        <w:t>fits</w:t>
      </w:r>
      <w:r w:rsidR="00231872">
        <w:t xml:space="preserve"> a Generalized Additive Model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 xml:space="preserve">for year, latitude, and longitude. This is achieved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6C981858"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though we did not account for or simulate error or bias introduced from the age-determination method.</w:t>
      </w:r>
      <w:r w:rsidR="00600B2A">
        <w:t xml:space="preserve"> </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560355">
      <w:pPr>
        <w:spacing w:after="0" w:line="276"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7233967" w:rsidR="00F502D0" w:rsidRDefault="00B67BB0" w:rsidP="00560355">
      <w:pPr>
        <w:spacing w:after="0" w:line="276" w:lineRule="auto"/>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
      <w:r w:rsidR="00254EB5">
        <w:t xml:space="preserve">The rounding step was implemented to ease comparison in the simulation study; we did not wish to treat a breakpoint estimate as incorrect if it were only off by less than half of one degree </w:t>
      </w:r>
      <w:r w:rsidR="00254EB5">
        <w:lastRenderedPageBreak/>
        <w:t xml:space="preserve">(approximately 33 miles). </w:t>
      </w:r>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694D000C" w:rsidR="00E05953" w:rsidRDefault="003368A1" w:rsidP="00560355">
      <w:pPr>
        <w:spacing w:after="0" w:line="276" w:lineRule="auto"/>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686DCC8B" w14:textId="4F2FC88E" w:rsidR="001E05C4" w:rsidRDefault="00991E7A" w:rsidP="001E05C4">
      <w:pPr>
        <w:spacing w:after="0" w:line="276" w:lineRule="auto"/>
        <w:jc w:val="both"/>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w:t>
      </w:r>
      <w:r w:rsidR="00473F2A">
        <w:rPr>
          <w:rFonts w:eastAsiaTheme="minorEastAsia"/>
        </w:rPr>
        <w:lastRenderedPageBreak/>
        <w:t xml:space="preserve">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1E05C4">
        <w:t xml:space="preserve">°. In Scenario 4, all simulated fish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 Regime 2 were assigned longitudes sampled randomly from 0° to 48° and fish simulated under Regime two have longitudes sampled randomly from 48° to 50°, forming a vertical “band” of larger fish in higher longitudes.</w:t>
      </w:r>
    </w:p>
    <w:p w14:paraId="099BA7BD" w14:textId="70903C7F" w:rsidR="00CE3A12" w:rsidRPr="00AB3E57" w:rsidRDefault="00C1213E" w:rsidP="001E05C4">
      <w:pPr>
        <w:spacing w:after="0" w:line="276" w:lineRule="auto"/>
        <w:ind w:firstLine="360"/>
      </w:pPr>
      <w:r w:rsidRPr="002F43F1">
        <w:t>Our final simulation scenario</w:t>
      </w:r>
      <w:r w:rsidR="00AF4913">
        <w:t xml:space="preserve"> (Scenario 5)</w:t>
      </w:r>
      <w:r w:rsidRPr="002F43F1">
        <w:t xml:space="preserve"> </w:t>
      </w:r>
      <w:r>
        <w:t>involved</w:t>
      </w:r>
      <w:r w:rsidRPr="002F43F1">
        <w:t xml:space="preserve"> temporal changes in growth, with a change from growth Regime 1 to Regime 2 in year 50. This mean</w:t>
      </w:r>
      <w:r w:rsidR="00A1156A">
        <w:t>t</w:t>
      </w:r>
      <w:r w:rsidRPr="002F43F1">
        <w:t xml:space="preserve"> that the growth increment generally increased for individuals whose lifespan covers this breakpoint</w:t>
      </w:r>
      <w:r>
        <w:t>, though note that</w:t>
      </w:r>
      <w:r w:rsidRPr="002F43F1">
        <w:t xml:space="preserve"> the GAM is fit to fish of a fixed age. Fish locations for the temporal break scenario are sampled identically to the scenario without spatial variation.</w:t>
      </w:r>
      <w:r>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9"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9"/>
    </w:p>
    <w:p w14:paraId="5ED8337B" w14:textId="62351A09"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w:t>
      </w:r>
      <w:r w:rsidR="009F1E35">
        <w:t xml:space="preserve"> (determined bye the 95% confidence interval)</w:t>
      </w:r>
      <w:r>
        <w:t xml:space="preserve">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7984CE81"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w:t>
      </w:r>
      <w:r w:rsidR="005C55E6">
        <w:t>.</w:t>
      </w:r>
      <w:r>
        <w:t xml:space="preserve">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w:t>
      </w:r>
      <w:r w:rsidR="006A39A3">
        <w:lastRenderedPageBreak/>
        <w:t xml:space="preserve">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w:t>
      </w:r>
      <w:r w:rsidR="00AA3CA5">
        <w:t>4</w:t>
      </w:r>
      <w:r w:rsidR="00257CAD">
        <w:t xml:space="preserve">° to 50°, </w:t>
      </w:r>
      <w:r w:rsidR="00AA3CA5">
        <w:t>and/</w:t>
      </w:r>
      <w:r w:rsidR="00257CAD">
        <w:t xml:space="preserve">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3EFCEA7" w:rsidR="002C6B59" w:rsidRPr="002C6B59" w:rsidRDefault="002C6B59" w:rsidP="009F6E32">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t>
      </w:r>
      <w:r w:rsidR="00E275EB">
        <w:lastRenderedPageBreak/>
        <w:t>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5945FCE" w:rsidR="008038A0" w:rsidRDefault="00246B09" w:rsidP="0065303C">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re-aggregated </w:t>
      </w:r>
      <w:r w:rsidR="004D3306">
        <w:t xml:space="preserve">all </w:t>
      </w:r>
      <w:r w:rsidR="006D5924">
        <w:t xml:space="preserve">data to match the breakpoints </w:t>
      </w:r>
      <w:r w:rsidR="00261A35">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hich only examines fish larger and/or older than recruits.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0" w:name="_Ref5718407"/>
      <w:r>
        <w:t xml:space="preserve">3.1 </w:t>
      </w:r>
      <w:r w:rsidR="00506E17">
        <w:t>Simulation Study</w:t>
      </w:r>
      <w:bookmarkEnd w:id="10"/>
    </w:p>
    <w:p w14:paraId="3DCC6CA4" w14:textId="23AD0965"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where it only detected the break location correctly in 20% of simulations</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3100EFF4" w:rsidR="003625DB" w:rsidRDefault="00FF414A" w:rsidP="003916BA">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rsidR="00FB0B61">
        <w:t xml:space="preserve"> </w:t>
      </w:r>
      <w:r w:rsidR="00A77355">
        <w:t>63</w:t>
      </w:r>
      <w:r>
        <w:t>%-</w:t>
      </w:r>
      <w:r w:rsidR="00A77355">
        <w:t>95</w:t>
      </w:r>
      <w:r>
        <w:t xml:space="preserve">% coverage for </w:t>
      </w:r>
      <w:r w:rsidR="00506BD6">
        <w:t xml:space="preserve">three </w:t>
      </w:r>
      <w:r w:rsidR="0076504C">
        <w:t>scenarios</w:t>
      </w:r>
      <w:r>
        <w:t xml:space="preserve"> and </w:t>
      </w:r>
      <w:r w:rsidR="00FB0B61">
        <w:t>2</w:t>
      </w:r>
      <w:r w:rsidR="00A77355">
        <w:t>6</w:t>
      </w:r>
      <w:r>
        <w:t>% in the scenario with overlap</w:t>
      </w:r>
      <w:r w:rsidR="0074747B">
        <w:t xml:space="preserve">. </w:t>
      </w:r>
      <w:r>
        <w:lastRenderedPageBreak/>
        <w:t>Coverage probabilities for length at age 15 (</w:t>
      </w:r>
      <w:r w:rsidRPr="00845D2A">
        <w:rPr>
          <w:i/>
        </w:rPr>
        <w:t>L</w:t>
      </w:r>
      <w:r w:rsidRPr="00845D2A">
        <w:rPr>
          <w:i/>
          <w:vertAlign w:val="subscript"/>
        </w:rPr>
        <w:t>2</w:t>
      </w:r>
      <w:r>
        <w:t xml:space="preserve">) </w:t>
      </w:r>
      <w:r w:rsidR="00FB0B61">
        <w:t>were</w:t>
      </w:r>
      <w:r w:rsidR="00A77355">
        <w:t xml:space="preserve"> slightly</w:t>
      </w:r>
      <w:r w:rsidR="00FB0B61">
        <w:t xml:space="preserve"> lower, </w:t>
      </w:r>
      <w:r w:rsidR="002934B0">
        <w:t>ranging</w:t>
      </w:r>
      <w:r w:rsidR="00FB0B61">
        <w:t xml:space="preserve"> from </w:t>
      </w:r>
      <w:r w:rsidR="00A77355">
        <w:t>47</w:t>
      </w:r>
      <w:r w:rsidR="00FB0B61">
        <w:t>% - 8</w:t>
      </w:r>
      <w:r w:rsidR="00A77355">
        <w:t>9</w:t>
      </w:r>
      <w:r w:rsidR="00FB0B61">
        <w:t>% for three scenarios and 2</w:t>
      </w:r>
      <w:r w:rsidR="00A77355">
        <w:t>4</w:t>
      </w:r>
      <w:r w:rsidR="00FB0B61">
        <w:t xml:space="preserve">% in the scenario with overlap.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A77355">
        <w:t>over 90</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F277A3">
        <w:t>Scenario 4,</w:t>
      </w:r>
      <w:r w:rsidR="009E50E8">
        <w:t xml:space="preserve"> with a “true” spatial break at </w:t>
      </w:r>
      <w:r w:rsidR="00A77355">
        <w:t>48°</w:t>
      </w:r>
      <w:r>
        <w:t xml:space="preserve">, assigning the break </w:t>
      </w:r>
      <w:r w:rsidR="00A77355">
        <w:t>between</w:t>
      </w:r>
      <w:r>
        <w:t xml:space="preserve"> </w:t>
      </w:r>
      <w:r w:rsidR="00A77355">
        <w:t xml:space="preserve">45° </w:t>
      </w:r>
      <w:proofErr w:type="gramStart"/>
      <w:r w:rsidR="00A77355">
        <w:t xml:space="preserve">and  </w:t>
      </w:r>
      <w:r>
        <w:t>50</w:t>
      </w:r>
      <w:proofErr w:type="gramEnd"/>
      <w:r>
        <w:t xml:space="preserve">° </w:t>
      </w:r>
      <w:r w:rsidR="00A77355">
        <w:t>longitude</w:t>
      </w:r>
      <w:r w:rsidR="00883CE8">
        <w:t xml:space="preserve"> </w:t>
      </w:r>
      <w:r>
        <w:t xml:space="preserve">in </w:t>
      </w:r>
      <w:r w:rsidR="00A77355" w:rsidRPr="00A77355">
        <w:t>78</w:t>
      </w:r>
      <w:r>
        <w:t>% of simulations</w:t>
      </w:r>
      <w:r w:rsidR="00764D08">
        <w:t xml:space="preserve">; similarly, for the scenario with a single breakpoint at 25° degrees, </w:t>
      </w:r>
      <w:r w:rsidR="00A77355">
        <w:t>100</w:t>
      </w:r>
      <w:r w:rsidR="00764D08">
        <w:t>%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w:t>
      </w:r>
      <w:r w:rsidR="00A77355">
        <w:t>48°</w:t>
      </w:r>
      <w:r w:rsidR="00191AED">
        <w:t xml:space="preserve"> was </w:t>
      </w:r>
      <w:r w:rsidR="003916BA">
        <w:t xml:space="preserve">never more than </w:t>
      </w:r>
      <w:r w:rsidR="00EB7A8E">
        <w:t>63</w:t>
      </w:r>
      <w:r w:rsidR="003916BA">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EB7A8E">
        <w:t>61</w:t>
      </w:r>
      <w:r w:rsidR="009E50E8">
        <w:t>%-</w:t>
      </w:r>
      <w:r w:rsidR="00EB7A8E">
        <w:t>85</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Though the method only detected the correct temporal break (year 50) in 2</w:t>
      </w:r>
      <w:r w:rsidR="00EB7A8E">
        <w:t>9</w:t>
      </w:r>
      <w:r w:rsidR="003916BA">
        <w:t>% of time-varying simulations, over half of the remaining simulations assigned the breaks to year 49 or 51, bringing the total detection between years 49, 50 and 51 to 7</w:t>
      </w:r>
      <w:r w:rsidR="00AB4D89">
        <w:t>3</w:t>
      </w:r>
      <w:r w:rsidR="003916BA">
        <w:t xml:space="preserve">%.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Material Table A2.</w:t>
      </w:r>
    </w:p>
    <w:p w14:paraId="48875BAF" w14:textId="77777777" w:rsidR="00FB4C98" w:rsidRDefault="00FB4C98" w:rsidP="00560355">
      <w:pPr>
        <w:spacing w:after="0" w:line="276" w:lineRule="auto"/>
        <w:ind w:firstLine="360"/>
        <w:rPr>
          <w:ins w:id="11"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1ACE972D"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S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6A0E2E">
        <w:t>22</w:t>
      </w:r>
      <w:r w:rsidR="00BE59CB">
        <w:t xml:space="preserve">% of datasets. For all other scenarios, it averaged </w:t>
      </w:r>
      <w:r w:rsidR="00E42F9D">
        <w:t>16</w:t>
      </w:r>
      <w:r w:rsidR="00BE59CB">
        <w:t xml:space="preserve">% accuracy in detecting latitude, </w:t>
      </w:r>
      <w:r w:rsidR="00E42F9D">
        <w:t>1</w:t>
      </w:r>
      <w:r w:rsidR="006A0E2E">
        <w:t>8</w:t>
      </w:r>
      <w:r w:rsidR="00BE59CB">
        <w:t xml:space="preserve">% accuracy in detecting longitude, and only </w:t>
      </w:r>
      <w:r w:rsidR="006A0E2E">
        <w:t>50</w:t>
      </w:r>
      <w:r w:rsidR="00BE59CB">
        <w:t xml:space="preserve">% accuracy for year breaks (compared to </w:t>
      </w:r>
      <w:r w:rsidR="00E42F9D">
        <w:t>95</w:t>
      </w:r>
      <w:r w:rsidR="00BE59CB">
        <w:t xml:space="preserve">%, </w:t>
      </w:r>
      <w:r w:rsidR="006A0E2E">
        <w:t>95</w:t>
      </w:r>
      <w:r w:rsidR="00BE59CB">
        <w:t xml:space="preserve">% and </w:t>
      </w:r>
      <w:r w:rsidR="00E42F9D">
        <w:t>6</w:t>
      </w:r>
      <w:r w:rsidR="006A0E2E">
        <w:t>3</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6A0E2E">
        <w:t>57</w:t>
      </w:r>
      <w:r w:rsidR="00BE59CB">
        <w:t>% vs 6</w:t>
      </w:r>
      <w:r w:rsidR="00AE049E">
        <w:t>2</w:t>
      </w:r>
      <w:r w:rsidR="00BE59CB">
        <w:t xml:space="preserve">% for the GAM-based method) </w:t>
      </w:r>
      <w:r w:rsidR="006A0E2E">
        <w:t>and equivalently</w:t>
      </w:r>
      <w:r w:rsidR="00BE59CB">
        <w:t xml:space="preserve"> in terms of coverage probability for </w:t>
      </w:r>
      <w:r w:rsidR="00A13D12" w:rsidRPr="00845D2A">
        <w:rPr>
          <w:i/>
        </w:rPr>
        <w:t>L</w:t>
      </w:r>
      <w:r w:rsidR="00A13D12" w:rsidRPr="00845D2A">
        <w:rPr>
          <w:i/>
          <w:vertAlign w:val="subscript"/>
        </w:rPr>
        <w:t>2</w:t>
      </w:r>
      <w:r w:rsidR="00BE59CB">
        <w:t xml:space="preserve">, </w:t>
      </w:r>
      <w:r w:rsidR="00A13D12">
        <w:t>(</w:t>
      </w:r>
      <w:r w:rsidR="006A0E2E">
        <w:t>59</w:t>
      </w:r>
      <w:r w:rsidR="00BE59CB">
        <w:t xml:space="preserve">% </w:t>
      </w:r>
      <w:r w:rsidR="00A13D12">
        <w:t xml:space="preserve">for </w:t>
      </w:r>
      <w:r w:rsidR="006A0E2E">
        <w:t>both</w:t>
      </w:r>
      <w:r w:rsidR="00BE59CB">
        <w:t xml:space="preserve">).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12"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lastRenderedPageBreak/>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18AD58E5"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still did not preclude detection of spurious spatial or temporal breaks in ~13% of simulations for which no </w:t>
      </w:r>
      <w:r w:rsidR="00E273B9" w:rsidRPr="0089790E">
        <w:lastRenderedPageBreak/>
        <w:t>variability was present</w:t>
      </w:r>
      <w:r w:rsidR="00E273B9">
        <w:t>. However, some erroneous detection can be expected considering 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as interested in the accuracy of the first stage). </w:t>
      </w:r>
      <w:r w:rsidR="00E273B9">
        <w:t>We evaluated if an autoregressive structure improved our models as length at age can be time-dependent but it did not; this may not be the case for other fisheries.</w:t>
      </w:r>
    </w:p>
    <w:p w14:paraId="5905C13A" w14:textId="23CD7E93"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bias in the aging (i.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5C3E112E" w:rsidR="00AB3A3F" w:rsidRDefault="00A90E3A" w:rsidP="002E0D29">
      <w:pPr>
        <w:spacing w:after="0" w:line="276" w:lineRule="auto"/>
        <w:ind w:firstLine="720"/>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5° and 50°.</w:t>
      </w:r>
      <w:r w:rsidR="00506BD6">
        <w:t xml:space="preserve"> Th</w:t>
      </w:r>
      <w:r w:rsidR="00BB7C15">
        <w:t xml:space="preserve">is outcome, and the </w:t>
      </w:r>
      <w:r w:rsidR="00506BD6">
        <w:t xml:space="preserve">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010460">
        <w:t xml:space="preserve"> </w:t>
      </w:r>
      <w:r w:rsidR="004D5185">
        <w:t>in 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The GAM appeared to be more sensitive to temporal signals in the datasets, and though it correctly detected (or correctly failed to detect) a temporal breakpoint in the majority of datasets, when it mis-</w:t>
      </w:r>
      <w:r w:rsidR="00AB3A3F">
        <w:lastRenderedPageBreak/>
        <w:t xml:space="preserve">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lastRenderedPageBreak/>
        <w:t>4.</w:t>
      </w:r>
      <w:r w:rsidR="00D12C7C">
        <w:t xml:space="preserve">4 </w:t>
      </w:r>
      <w:r>
        <w:t>Northeast Pacific Sablefish</w:t>
      </w:r>
    </w:p>
    <w:p w14:paraId="7A5BCE0A" w14:textId="6B8DD9C3" w:rsidR="00555EB1" w:rsidRPr="00555EB1" w:rsidRDefault="00A90E3A" w:rsidP="00560355">
      <w:pPr>
        <w:spacing w:after="0" w:line="276" w:lineRule="auto"/>
      </w:pPr>
      <w:r>
        <w:t xml:space="preserve">Our evaluation of size-at-age for NE Pacific sablefish was directly motivated by the notion that sablefish growth may vary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E0EAF19" w:rsidR="007D1370" w:rsidRDefault="00D24852" w:rsidP="00E53E91">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which is incidentally a management sub-boundary used by the PFMC</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hich 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lastRenderedPageBreak/>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1F7E2BE" w:rsidR="00992E9D" w:rsidRPr="0028653C" w:rsidRDefault="00212215" w:rsidP="0028653C">
      <w:pPr>
        <w:spacing w:after="0" w:line="276" w:lineRule="auto"/>
        <w:ind w:firstLine="360"/>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5754D204"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w:t>
      </w:r>
      <w:r w:rsidR="007F11A4">
        <w:t>the coast of</w:t>
      </w:r>
      <w:r w:rsidR="00046080" w:rsidRPr="00BD380D">
        <w:t xml:space="preserve"> British Columbia </w:t>
      </w:r>
      <w:r w:rsidR="00046080" w:rsidRPr="00BD380D">
        <w:fldChar w:fldCharType="begin" w:fldLock="1"/>
      </w:r>
      <w:r w:rsidR="0072075C">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see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2075C">
        <w:rPr>
          <w:noProof/>
        </w:rPr>
        <w:t xml:space="preserve">, see </w:t>
      </w:r>
      <w:r w:rsidR="0072075C">
        <w:rPr>
          <w:noProof/>
        </w:rPr>
        <w:fldChar w:fldCharType="begin"/>
      </w:r>
      <w:r w:rsidR="0072075C">
        <w:rPr>
          <w:noProof/>
        </w:rPr>
        <w:instrText xml:space="preserve"> REF _Ref5281391 \h </w:instrText>
      </w:r>
      <w:r w:rsidR="0072075C">
        <w:rPr>
          <w:noProof/>
        </w:rPr>
      </w:r>
      <w:r w:rsidR="0072075C">
        <w:rPr>
          <w:noProof/>
        </w:rPr>
        <w:fldChar w:fldCharType="separate"/>
      </w:r>
      <w:r w:rsidR="0072075C">
        <w:t xml:space="preserve">Figure </w:t>
      </w:r>
      <w:r w:rsidR="0072075C">
        <w:rPr>
          <w:noProof/>
        </w:rPr>
        <w:t>7</w:t>
      </w:r>
      <w:r w:rsidR="0072075C">
        <w:rPr>
          <w:noProof/>
        </w:rPr>
        <w:fldChar w:fldCharType="end"/>
      </w:r>
      <w:r w:rsidR="0072075C">
        <w:rPr>
          <w:noProof/>
        </w:rPr>
        <w:t xml:space="preserve"> in this paper</w:t>
      </w:r>
      <w:bookmarkStart w:id="13" w:name="_GoBack"/>
      <w:bookmarkEnd w:id="13"/>
      <w:r w:rsidR="00046080" w:rsidRPr="00BD380D">
        <w:rPr>
          <w:noProof/>
        </w:rPr>
        <w:t>)</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2B3902E1" w:rsidR="009A4F3C" w:rsidRPr="009A4F3C" w:rsidRDefault="005430FD" w:rsidP="006C67D2">
      <w:pPr>
        <w:spacing w:after="0" w:line="276" w:lineRule="auto"/>
        <w:ind w:firstLine="360"/>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in which the </w:t>
      </w:r>
      <w:proofErr w:type="spellStart"/>
      <w:r w:rsidR="006C67D2">
        <w:t>countergradient</w:t>
      </w:r>
      <w:proofErr w:type="spellEnd"/>
      <w:r w:rsidR="006C67D2">
        <w:t xml:space="preserve"> hypothesis was confirmed was Atlantic silverside, which like 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2F1C7F30"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regions (such as </w:t>
      </w:r>
      <w:r w:rsidR="009A4F3C">
        <w:lastRenderedPageBreak/>
        <w:t>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14"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w:t>
      </w:r>
      <w:r w:rsidR="00E03826">
        <w:lastRenderedPageBreak/>
        <w:t xml:space="preserve">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15"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16" w:name="_Hlk2063740"/>
      <w:r>
        <w:rPr>
          <w:noProof/>
          <w:lang w:val="en-AU" w:eastAsia="en-AU"/>
        </w:rPr>
        <w:drawing>
          <wp:inline distT="0" distB="0" distL="0" distR="0" wp14:anchorId="54C7F376" wp14:editId="52B30307">
            <wp:extent cx="6400798"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1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7"/>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0"/>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8" w:name="_Hlk3275656"/>
      <w:r>
        <w:rPr>
          <w:noProof/>
          <w:lang w:val="en-AU" w:eastAsia="en-AU"/>
        </w:rPr>
        <w:lastRenderedPageBreak/>
        <w:drawing>
          <wp:inline distT="0" distB="0" distL="0" distR="0" wp14:anchorId="2A57BA8C" wp14:editId="40A320D0">
            <wp:extent cx="6400798"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1B618E">
      <w:pPr>
        <w:pStyle w:val="Caption"/>
        <w:spacing w:after="0"/>
      </w:pPr>
      <w:bookmarkStart w:id="1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9"/>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20" w:name="_Hlk2063726"/>
      <w:r>
        <w:rPr>
          <w:noProof/>
          <w:lang w:val="en-AU" w:eastAsia="en-AU"/>
        </w:rPr>
        <w:lastRenderedPageBreak/>
        <w:drawing>
          <wp:inline distT="0" distB="0" distL="0" distR="0" wp14:anchorId="00CD1C4C" wp14:editId="4D732A06">
            <wp:extent cx="6400797"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7" cy="4655125"/>
                    </a:xfrm>
                    <a:prstGeom prst="rect">
                      <a:avLst/>
                    </a:prstGeom>
                  </pic:spPr>
                </pic:pic>
              </a:graphicData>
            </a:graphic>
          </wp:inline>
        </w:drawing>
      </w:r>
    </w:p>
    <w:p w14:paraId="48067E4F" w14:textId="40F1DE3E" w:rsidR="0074747B" w:rsidRDefault="00857EC0" w:rsidP="00857EC0">
      <w:pPr>
        <w:spacing w:after="0" w:line="240" w:lineRule="auto"/>
      </w:pPr>
      <w:bookmarkStart w:id="2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2" w:name="_Ref5206683"/>
      <w:bookmarkStart w:id="23" w:name="_Ref5206675"/>
      <w:bookmarkEnd w:id="20"/>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43152D18">
            <wp:extent cx="7036903"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36903" cy="5117748"/>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24"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2"/>
      <w:bookmarkEnd w:id="24"/>
      <w:r>
        <w:t xml:space="preserve">. </w:t>
      </w:r>
      <w:bookmarkStart w:id="25"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3"/>
      <w:bookmarkEnd w:id="25"/>
    </w:p>
    <w:p w14:paraId="47F38290" w14:textId="7F9023A9" w:rsidR="00857EC0" w:rsidRDefault="00857EC0" w:rsidP="001B618E">
      <w:pPr>
        <w:pStyle w:val="Caption"/>
        <w:spacing w:after="0" w:line="360" w:lineRule="auto"/>
      </w:pPr>
    </w:p>
    <w:bookmarkEnd w:id="16"/>
    <w:bookmarkEnd w:id="18"/>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00960D5C" w:rsidR="00655F5F" w:rsidRDefault="00A025ED" w:rsidP="001B618E">
      <w:pPr>
        <w:pStyle w:val="Caption"/>
        <w:spacing w:after="0"/>
      </w:pPr>
      <w:bookmarkStart w:id="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On a-f, vertical dashed lines indicate latitudes, longitudes or years that obtained 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4E369BD4"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2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7"/>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 obtained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0AECE29">
            <wp:extent cx="4366685" cy="460824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366685" cy="4608246"/>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8"/>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17"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2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9"/>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353A469" w14:textId="77777777" w:rsidR="00334EE1" w:rsidRDefault="001930FF" w:rsidP="001930FF">
      <w:pPr>
        <w:pStyle w:val="Caption"/>
        <w:spacing w:after="0"/>
      </w:pPr>
      <w:bookmarkStart w:id="31"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0"/>
      <w:bookmarkEnd w:id="3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19"/>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4DFDB09E" w:rsidR="00EC0FDD" w:rsidRDefault="00EC0FDD" w:rsidP="001B618E">
            <w:r>
              <w:t xml:space="preserve">Latitude ~ </w:t>
            </w:r>
            <w:proofErr w:type="gramStart"/>
            <w:r>
              <w:t>U[</w:t>
            </w:r>
            <w:proofErr w:type="gramEnd"/>
            <w:r>
              <w:t>0,</w:t>
            </w:r>
            <w:r w:rsidR="00135AEA">
              <w:t>50</w:t>
            </w:r>
            <w:r>
              <w:t xml:space="preserve">]  </w:t>
            </w:r>
            <w:r w:rsidR="00762364">
              <w:t>for Regimes 1 and 2</w:t>
            </w:r>
            <w:r>
              <w:t>;</w:t>
            </w:r>
          </w:p>
          <w:p w14:paraId="14D18029" w14:textId="1CD7CB59" w:rsidR="00762364" w:rsidRDefault="00762364" w:rsidP="001B618E">
            <w:r>
              <w:t xml:space="preserve">Longitude ~ </w:t>
            </w:r>
            <w:proofErr w:type="gramStart"/>
            <w:r>
              <w:t>U[</w:t>
            </w:r>
            <w:proofErr w:type="gramEnd"/>
            <w:r>
              <w:t xml:space="preserve">0,48] for Regime </w:t>
            </w:r>
            <w:r w:rsidR="003F7577">
              <w:t>1</w:t>
            </w:r>
          </w:p>
          <w:p w14:paraId="5BCDF1B4" w14:textId="53057E77" w:rsidR="00EC0FDD" w:rsidRDefault="00EC0FDD" w:rsidP="001B618E">
            <w:r>
              <w:t xml:space="preserve">Longitude ~ </w:t>
            </w:r>
            <w:proofErr w:type="gramStart"/>
            <w:r>
              <w:t>U[</w:t>
            </w:r>
            <w:proofErr w:type="gramEnd"/>
            <w:r>
              <w:t>4</w:t>
            </w:r>
            <w:r w:rsidR="00762364">
              <w:t>8</w:t>
            </w:r>
            <w:r>
              <w:t xml:space="preserve">,50] </w:t>
            </w:r>
            <w:r w:rsidR="00762364">
              <w:t>for</w:t>
            </w:r>
            <w:r>
              <w:t xml:space="preserve">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33" w:name="_Ref872431"/>
      <w:bookmarkStart w:id="3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3"/>
      <w:r>
        <w:t xml:space="preserve">. Summary of </w:t>
      </w:r>
      <w:r w:rsidR="001B6135">
        <w:t>simulation scenarios</w:t>
      </w:r>
      <w:r>
        <w:t xml:space="preserve"> used to test the </w:t>
      </w:r>
      <w:r w:rsidR="007D5FD4">
        <w:t>proposed</w:t>
      </w:r>
      <w:r>
        <w:t xml:space="preserve"> method </w:t>
      </w:r>
      <w:bookmarkEnd w:id="34"/>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3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2B4582C5"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w:t>
      </w:r>
      <w:r w:rsidR="007438EA">
        <w:rPr>
          <w:noProof/>
        </w:rPr>
        <w:t>6</w:t>
      </w:r>
      <w:r w:rsidRPr="001D7DC0">
        <w:rPr>
          <w:noProof/>
        </w:rPr>
        <w:t>. Assessment of the sablefish stock in Alaska in 2017. Natl. Mar. Fish. Serv. Auke Bay Mar. Stn. 11305 Glacier Highw. Juneau, AK 99801 576–717.</w:t>
      </w:r>
      <w:r w:rsidR="007438EA">
        <w:rPr>
          <w:noProof/>
        </w:rPr>
        <w:t xml:space="preserve"> </w:t>
      </w:r>
      <w:r w:rsidR="007438EA" w:rsidRPr="007438EA">
        <w:rPr>
          <w:noProof/>
        </w:rPr>
        <w:t>https://www.afsc.noaa.gov/REFM/Docs/2016/GOAsablefish.pdf</w:t>
      </w:r>
      <w:r w:rsidR="007438EA">
        <w:rPr>
          <w:noProof/>
        </w:rPr>
        <w:t xml:space="preserve"> </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F3B24C"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r w:rsidR="006762CD">
        <w:rPr>
          <w:noProof/>
        </w:rPr>
        <w:t xml:space="preserve"> </w:t>
      </w:r>
      <w:r w:rsidR="006762CD" w:rsidRPr="006762CD">
        <w:rPr>
          <w:noProof/>
        </w:rPr>
        <w:t>National Marine Fisheries Service Northwest Fisheries Science Center 2725 Montlake Blvd. E. Seattle WA, 98122</w:t>
      </w:r>
      <w:r w:rsidR="006762CD">
        <w:rPr>
          <w:noProof/>
        </w:rPr>
        <w:t xml:space="preserve">. </w:t>
      </w:r>
      <w:r w:rsidR="006762CD" w:rsidRPr="006762CD">
        <w:rPr>
          <w:noProof/>
        </w:rPr>
        <w:t>http://www.pcouncil.org/wp-content/uploads/2016/04/Sablefish_2015_Final.pdf</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1F9FEF9E"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Anoplopoma fimbria) off the Pacific Coast of Canada. Can. J. Fish. Aquat. Sci. https://doi.org/10.1139/f83-247</w:t>
      </w:r>
    </w:p>
    <w:p w14:paraId="766C27DB" w14:textId="09CBF89F"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w:t>
      </w:r>
      <w:r w:rsidR="00EC3E93">
        <w:rPr>
          <w:noProof/>
        </w:rPr>
        <w:t xml:space="preserve"> Thesis,</w:t>
      </w:r>
      <w:r w:rsidRPr="001D7DC0">
        <w:rPr>
          <w:noProof/>
        </w:rPr>
        <w:t xml:space="preserve">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McGarvey, R., Fowler, A.J., 2002. Seasonal growth of King George whiting (Sillaginodes punctata) estimated from length-at-age samples of the legal-size harvest. Fish. Bull. 100, 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38D6936B"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w:t>
      </w:r>
      <w:r w:rsidR="00CD1DC6">
        <w:rPr>
          <w:noProof/>
        </w:rPr>
        <w:t xml:space="preserve"> </w:t>
      </w:r>
      <w:r w:rsidRPr="001D7DC0">
        <w:rPr>
          <w:noProof/>
        </w:rPr>
        <w:t>97220.</w:t>
      </w:r>
      <w:r w:rsidR="005377B8">
        <w:rPr>
          <w:noProof/>
        </w:rPr>
        <w:t xml:space="preserve"> </w:t>
      </w:r>
      <w:r w:rsidR="005377B8" w:rsidRPr="005377B8">
        <w:rPr>
          <w:noProof/>
        </w:rPr>
        <w:t>https://www.nwfsc.noaa.gov/research/divisions/fram/groundfish/bottom_trawl.cfm</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Stawitz, C.C., Essington, T.E., Branch, T.A., Haltuch, M.A., Hollowed, A.B., Spencer, P.D., 2015. A state-space approach for detecting growth variation and application to North Pacific groundfish. Can. J. Fish. Aquat. Sci. 72, 1316–1328. https://doi.org/10.1139/cjfas-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22247B43"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r w:rsidR="00A8116E">
        <w:rPr>
          <w:noProof/>
        </w:rPr>
        <w:t xml:space="preserve"> </w:t>
      </w:r>
      <w:r w:rsidR="00A8116E" w:rsidRPr="00A8116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2EEA4" w14:textId="77777777" w:rsidR="005514B8" w:rsidRDefault="005514B8" w:rsidP="00F50131">
      <w:pPr>
        <w:spacing w:after="0" w:line="240" w:lineRule="auto"/>
      </w:pPr>
      <w:r>
        <w:separator/>
      </w:r>
    </w:p>
  </w:endnote>
  <w:endnote w:type="continuationSeparator" w:id="0">
    <w:p w14:paraId="407956C6" w14:textId="77777777" w:rsidR="005514B8" w:rsidRDefault="005514B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EC3E93" w:rsidRDefault="00EC3E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EC3E93" w:rsidRDefault="00EC3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EC3E93" w:rsidRDefault="00EC3E93">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EC3E93" w:rsidRDefault="00EC3E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EC3E93" w:rsidRDefault="00EC3E93">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EC3E93" w:rsidRDefault="00EC3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1684B" w14:textId="77777777" w:rsidR="005514B8" w:rsidRDefault="005514B8" w:rsidP="00F50131">
      <w:pPr>
        <w:spacing w:after="0" w:line="240" w:lineRule="auto"/>
      </w:pPr>
      <w:r>
        <w:separator/>
      </w:r>
    </w:p>
  </w:footnote>
  <w:footnote w:type="continuationSeparator" w:id="0">
    <w:p w14:paraId="1EFAEED6" w14:textId="77777777" w:rsidR="005514B8" w:rsidRDefault="005514B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2CBF"/>
    <w:rsid w:val="00023B3D"/>
    <w:rsid w:val="00023BC7"/>
    <w:rsid w:val="00024702"/>
    <w:rsid w:val="00027205"/>
    <w:rsid w:val="00030AA4"/>
    <w:rsid w:val="00034C3F"/>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3DB6"/>
    <w:rsid w:val="00385DC8"/>
    <w:rsid w:val="00387138"/>
    <w:rsid w:val="00390CEC"/>
    <w:rsid w:val="003916BA"/>
    <w:rsid w:val="003918D8"/>
    <w:rsid w:val="00392042"/>
    <w:rsid w:val="00392551"/>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45C3"/>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359CF"/>
    <w:rsid w:val="005377B8"/>
    <w:rsid w:val="00540318"/>
    <w:rsid w:val="00542B76"/>
    <w:rsid w:val="005430FD"/>
    <w:rsid w:val="005443E0"/>
    <w:rsid w:val="005453B8"/>
    <w:rsid w:val="00546272"/>
    <w:rsid w:val="0054799E"/>
    <w:rsid w:val="005514B8"/>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26FC"/>
    <w:rsid w:val="00742C57"/>
    <w:rsid w:val="007438EA"/>
    <w:rsid w:val="0074747B"/>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954DB"/>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A77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ata.amerigeoss.org/en_AU/dataset/major-ocean-currents-arrowpolys-30m-85"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A8250-E853-4EC9-9CD3-F5E6CE663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6</TotalTime>
  <Pages>31</Pages>
  <Words>37470</Words>
  <Characters>213585</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95</cp:revision>
  <cp:lastPrinted>2019-05-20T17:47:00Z</cp:lastPrinted>
  <dcterms:created xsi:type="dcterms:W3CDTF">2019-04-22T16:58:00Z</dcterms:created>
  <dcterms:modified xsi:type="dcterms:W3CDTF">2019-06-1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